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59A9D7" w14:textId="77777777" w:rsidR="00441D44" w:rsidRPr="0016288C" w:rsidRDefault="00441D44" w:rsidP="00441D44">
      <w:pPr>
        <w:rPr>
          <w:rFonts w:ascii="Times New Roman" w:hAnsi="Times New Roman" w:cs="Times New Roman"/>
          <w:color w:val="000000" w:themeColor="text1"/>
        </w:rPr>
      </w:pPr>
      <w:r w:rsidRPr="0016288C">
        <w:rPr>
          <w:rFonts w:ascii="Times New Roman" w:hAnsi="Times New Roman" w:cs="Times New Roman"/>
          <w:color w:val="000000" w:themeColor="text1"/>
        </w:rPr>
        <w:t>Table AX.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362F10">
        <w:trPr>
          <w:trHeight w:val="300"/>
        </w:trPr>
        <w:tc>
          <w:tcPr>
            <w:tcW w:w="726" w:type="dxa"/>
            <w:tcBorders>
              <w:left w:val="nil"/>
              <w:right w:val="nil"/>
            </w:tcBorders>
            <w:noWrap/>
            <w:vAlign w:val="center"/>
            <w:hideMark/>
          </w:tcPr>
          <w:p w14:paraId="3DD58C4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362F10">
        <w:trPr>
          <w:trHeight w:val="300"/>
        </w:trPr>
        <w:tc>
          <w:tcPr>
            <w:tcW w:w="726" w:type="dxa"/>
            <w:tcBorders>
              <w:left w:val="nil"/>
              <w:bottom w:val="nil"/>
              <w:right w:val="nil"/>
            </w:tcBorders>
            <w:noWrap/>
            <w:hideMark/>
          </w:tcPr>
          <w:p w14:paraId="179B2058"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48B35625" w14:textId="77777777" w:rsidTr="00362F10">
        <w:trPr>
          <w:trHeight w:val="300"/>
        </w:trPr>
        <w:tc>
          <w:tcPr>
            <w:tcW w:w="726" w:type="dxa"/>
            <w:tcBorders>
              <w:top w:val="nil"/>
              <w:left w:val="nil"/>
              <w:bottom w:val="nil"/>
              <w:right w:val="nil"/>
            </w:tcBorders>
            <w:noWrap/>
            <w:hideMark/>
          </w:tcPr>
          <w:p w14:paraId="272266B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362F10">
            <w:pPr>
              <w:jc w:val="center"/>
              <w:rPr>
                <w:color w:val="000000" w:themeColor="text1"/>
              </w:rPr>
            </w:pPr>
          </w:p>
        </w:tc>
      </w:tr>
      <w:tr w:rsidR="0016288C" w:rsidRPr="0016288C" w14:paraId="013DCACF" w14:textId="77777777" w:rsidTr="00362F10">
        <w:trPr>
          <w:trHeight w:val="300"/>
        </w:trPr>
        <w:tc>
          <w:tcPr>
            <w:tcW w:w="726" w:type="dxa"/>
            <w:tcBorders>
              <w:top w:val="nil"/>
              <w:left w:val="nil"/>
              <w:bottom w:val="nil"/>
              <w:right w:val="nil"/>
            </w:tcBorders>
            <w:noWrap/>
            <w:hideMark/>
          </w:tcPr>
          <w:p w14:paraId="22FCAB4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3E2DD6E7" w14:textId="77777777" w:rsidTr="00362F10">
        <w:trPr>
          <w:trHeight w:val="300"/>
        </w:trPr>
        <w:tc>
          <w:tcPr>
            <w:tcW w:w="726" w:type="dxa"/>
            <w:tcBorders>
              <w:top w:val="nil"/>
              <w:left w:val="nil"/>
              <w:bottom w:val="nil"/>
              <w:right w:val="nil"/>
            </w:tcBorders>
            <w:noWrap/>
            <w:hideMark/>
          </w:tcPr>
          <w:p w14:paraId="3A9A111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4302E148" w14:textId="77777777" w:rsidTr="00362F10">
        <w:trPr>
          <w:trHeight w:val="300"/>
        </w:trPr>
        <w:tc>
          <w:tcPr>
            <w:tcW w:w="726" w:type="dxa"/>
            <w:tcBorders>
              <w:top w:val="nil"/>
              <w:left w:val="nil"/>
              <w:bottom w:val="nil"/>
              <w:right w:val="nil"/>
            </w:tcBorders>
            <w:noWrap/>
            <w:hideMark/>
          </w:tcPr>
          <w:p w14:paraId="7F9A26F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362F10">
        <w:trPr>
          <w:trHeight w:val="300"/>
        </w:trPr>
        <w:tc>
          <w:tcPr>
            <w:tcW w:w="726" w:type="dxa"/>
            <w:tcBorders>
              <w:top w:val="nil"/>
              <w:left w:val="nil"/>
              <w:bottom w:val="nil"/>
              <w:right w:val="nil"/>
            </w:tcBorders>
            <w:noWrap/>
            <w:hideMark/>
          </w:tcPr>
          <w:p w14:paraId="6089651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362F10">
        <w:trPr>
          <w:trHeight w:val="300"/>
        </w:trPr>
        <w:tc>
          <w:tcPr>
            <w:tcW w:w="726" w:type="dxa"/>
            <w:tcBorders>
              <w:top w:val="nil"/>
              <w:left w:val="nil"/>
              <w:bottom w:val="nil"/>
              <w:right w:val="nil"/>
            </w:tcBorders>
            <w:noWrap/>
            <w:hideMark/>
          </w:tcPr>
          <w:p w14:paraId="2101FA19"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362F10">
        <w:trPr>
          <w:trHeight w:val="300"/>
        </w:trPr>
        <w:tc>
          <w:tcPr>
            <w:tcW w:w="726" w:type="dxa"/>
            <w:tcBorders>
              <w:top w:val="nil"/>
              <w:left w:val="nil"/>
              <w:bottom w:val="nil"/>
              <w:right w:val="nil"/>
            </w:tcBorders>
            <w:noWrap/>
            <w:hideMark/>
          </w:tcPr>
          <w:p w14:paraId="23D038E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362F10">
        <w:trPr>
          <w:trHeight w:val="300"/>
        </w:trPr>
        <w:tc>
          <w:tcPr>
            <w:tcW w:w="726" w:type="dxa"/>
            <w:tcBorders>
              <w:top w:val="nil"/>
              <w:left w:val="nil"/>
              <w:bottom w:val="nil"/>
              <w:right w:val="nil"/>
            </w:tcBorders>
            <w:noWrap/>
            <w:hideMark/>
          </w:tcPr>
          <w:p w14:paraId="0F46423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362F10">
        <w:trPr>
          <w:trHeight w:val="300"/>
        </w:trPr>
        <w:tc>
          <w:tcPr>
            <w:tcW w:w="726" w:type="dxa"/>
            <w:tcBorders>
              <w:top w:val="nil"/>
              <w:left w:val="nil"/>
              <w:bottom w:val="nil"/>
              <w:right w:val="nil"/>
            </w:tcBorders>
            <w:noWrap/>
            <w:hideMark/>
          </w:tcPr>
          <w:p w14:paraId="7100728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362F10">
        <w:trPr>
          <w:trHeight w:val="300"/>
        </w:trPr>
        <w:tc>
          <w:tcPr>
            <w:tcW w:w="726" w:type="dxa"/>
            <w:tcBorders>
              <w:top w:val="nil"/>
              <w:left w:val="nil"/>
              <w:bottom w:val="nil"/>
              <w:right w:val="nil"/>
            </w:tcBorders>
            <w:noWrap/>
            <w:hideMark/>
          </w:tcPr>
          <w:p w14:paraId="0BFD876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362F10">
        <w:trPr>
          <w:trHeight w:val="300"/>
        </w:trPr>
        <w:tc>
          <w:tcPr>
            <w:tcW w:w="726" w:type="dxa"/>
            <w:tcBorders>
              <w:top w:val="nil"/>
              <w:left w:val="nil"/>
              <w:bottom w:val="nil"/>
              <w:right w:val="nil"/>
            </w:tcBorders>
            <w:noWrap/>
            <w:hideMark/>
          </w:tcPr>
          <w:p w14:paraId="5F14776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362F10">
            <w:pPr>
              <w:rPr>
                <w:rFonts w:ascii="Times New Roman" w:hAnsi="Times New Roman" w:cs="Times New Roman"/>
                <w:color w:val="000000" w:themeColor="text1"/>
                <w:sz w:val="24"/>
                <w:szCs w:val="24"/>
              </w:rPr>
            </w:pPr>
            <w:proofErr w:type="spellStart"/>
            <w:r w:rsidRPr="0016288C">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362F10">
        <w:trPr>
          <w:trHeight w:val="300"/>
        </w:trPr>
        <w:tc>
          <w:tcPr>
            <w:tcW w:w="726" w:type="dxa"/>
            <w:tcBorders>
              <w:top w:val="nil"/>
              <w:left w:val="nil"/>
              <w:bottom w:val="nil"/>
              <w:right w:val="nil"/>
            </w:tcBorders>
            <w:noWrap/>
            <w:hideMark/>
          </w:tcPr>
          <w:p w14:paraId="663B2709"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362F10">
        <w:trPr>
          <w:trHeight w:val="300"/>
        </w:trPr>
        <w:tc>
          <w:tcPr>
            <w:tcW w:w="726" w:type="dxa"/>
            <w:tcBorders>
              <w:top w:val="nil"/>
              <w:left w:val="nil"/>
              <w:bottom w:val="nil"/>
              <w:right w:val="nil"/>
            </w:tcBorders>
            <w:noWrap/>
            <w:hideMark/>
          </w:tcPr>
          <w:p w14:paraId="1B39BB11"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362F10">
        <w:trPr>
          <w:trHeight w:val="300"/>
        </w:trPr>
        <w:tc>
          <w:tcPr>
            <w:tcW w:w="726" w:type="dxa"/>
            <w:tcBorders>
              <w:top w:val="nil"/>
              <w:left w:val="nil"/>
              <w:bottom w:val="nil"/>
              <w:right w:val="nil"/>
            </w:tcBorders>
            <w:noWrap/>
            <w:hideMark/>
          </w:tcPr>
          <w:p w14:paraId="26658C9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362F10">
        <w:trPr>
          <w:trHeight w:val="300"/>
        </w:trPr>
        <w:tc>
          <w:tcPr>
            <w:tcW w:w="726" w:type="dxa"/>
            <w:tcBorders>
              <w:top w:val="nil"/>
              <w:left w:val="nil"/>
              <w:bottom w:val="nil"/>
              <w:right w:val="nil"/>
            </w:tcBorders>
            <w:noWrap/>
            <w:hideMark/>
          </w:tcPr>
          <w:p w14:paraId="2D776EF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362F10">
        <w:trPr>
          <w:trHeight w:val="300"/>
        </w:trPr>
        <w:tc>
          <w:tcPr>
            <w:tcW w:w="726" w:type="dxa"/>
            <w:tcBorders>
              <w:top w:val="nil"/>
              <w:left w:val="nil"/>
              <w:bottom w:val="nil"/>
              <w:right w:val="nil"/>
            </w:tcBorders>
            <w:noWrap/>
            <w:hideMark/>
          </w:tcPr>
          <w:p w14:paraId="714F91F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362F10">
            <w:pPr>
              <w:jc w:val="center"/>
              <w:rPr>
                <w:rFonts w:ascii="Times New Roman" w:hAnsi="Times New Roman" w:cs="Times New Roman"/>
                <w:color w:val="000000" w:themeColor="text1"/>
                <w:sz w:val="24"/>
                <w:szCs w:val="24"/>
              </w:rPr>
            </w:pPr>
          </w:p>
        </w:tc>
      </w:tr>
      <w:tr w:rsidR="00441D44" w:rsidRPr="0016288C" w14:paraId="1CD5ACA6" w14:textId="77777777" w:rsidTr="00362F10">
        <w:trPr>
          <w:trHeight w:val="300"/>
        </w:trPr>
        <w:tc>
          <w:tcPr>
            <w:tcW w:w="726" w:type="dxa"/>
            <w:tcBorders>
              <w:top w:val="nil"/>
              <w:left w:val="nil"/>
              <w:right w:val="nil"/>
            </w:tcBorders>
            <w:noWrap/>
            <w:hideMark/>
          </w:tcPr>
          <w:p w14:paraId="3743558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362F10">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76D69E3E" w14:textId="77777777"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6ACDDE5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A: Sugarloaf Creek Basin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705B318"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At Sugarloaf, comparison between manually collected soil moisture data measured in a grid around each weather station site and weather station recorded 12 cm soil moisture was made. For a spring date of May 23</w:t>
      </w:r>
      <w:r w:rsidRPr="0016288C">
        <w:rPr>
          <w:rFonts w:ascii="Times New Roman" w:hAnsi="Times New Roman" w:cs="Times New Roman"/>
          <w:color w:val="000000" w:themeColor="text1"/>
          <w:vertAlign w:val="superscript"/>
        </w:rPr>
        <w:t>rd</w:t>
      </w:r>
      <w:r w:rsidRPr="0016288C">
        <w:rPr>
          <w:rFonts w:ascii="Times New Roman" w:hAnsi="Times New Roman" w:cs="Times New Roman"/>
          <w:color w:val="000000" w:themeColor="text1"/>
        </w:rPr>
        <w:t>, 2017, manually collected soil moisture data for wetland, shrub, and forest stations were 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 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 and 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 respectively. For the same collection date, the wetland, shrub, and forest weather stations’ 12 cm soil moisture sensors have measured 49%, 10%, and 11% respectively. For a late summer date of August 5th (wetland and forest) and 9th (shrub), 2017, manually collected soil moisture data for wetland, shrub, and forest stations were 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 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 and 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 xml:space="preserve">1.2%. For the same collection dates, the wetland, shrub, and forest weather stations’ 12 cm soil moisture sensors have measured 49%, 2.2%, and 2.9% respectively. It appears that manually sampled soil moisture is consistently lower than soil moisture data measured by the weather stations. This makes sense since manually collected soil moisture measures average soil water content vertically from the surface to the depth of 12 cm. Meanwhile weather station’s moisture probe measures average soil water content horizontally at the depth of 12 cm. </w:t>
      </w:r>
    </w:p>
    <w:p w14:paraId="30B485E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Differences in weather station vegetation between ICB and SCB do exist. The SCB wetland site contains larger portion of conifer regeneration in comparison to ICB which is predominantly vegetated with tall grasses. The shrubland site in ICB prior to the Empire Fire in the fall of 2017 was comprised mostly of white-thorn (</w:t>
      </w:r>
      <w:r w:rsidRPr="0016288C">
        <w:rPr>
          <w:rFonts w:ascii="Times New Roman" w:hAnsi="Times New Roman" w:cs="Times New Roman"/>
          <w:i/>
          <w:color w:val="000000" w:themeColor="text1"/>
        </w:rPr>
        <w:t>Ceanothus</w:t>
      </w:r>
      <w:r w:rsidRPr="0016288C">
        <w:rPr>
          <w:rFonts w:ascii="Times New Roman" w:hAnsi="Times New Roman" w:cs="Times New Roman"/>
          <w:color w:val="000000" w:themeColor="text1"/>
        </w:rPr>
        <w:t xml:space="preserve">). The fire burned the shrub site at high severity, resulting in bare soils with little live vegetation for the following 2018 WY. In comparison, the SCB shrub site contains a dense growth of young conifers with a mix of ceanothus. Forest sites are similar in tree density, tree species, and slope for both ICB and SCB. </w:t>
      </w:r>
      <w:r w:rsidRPr="0016288C">
        <w:rPr>
          <w:rFonts w:ascii="Times New Roman" w:hAnsi="Times New Roman" w:cs="Times New Roman"/>
          <w:color w:val="000000" w:themeColor="text1"/>
        </w:rPr>
        <w:lastRenderedPageBreak/>
        <w:t xml:space="preserve">Refer to Figure A.1 for imagery of SCB weather stations, Figure A.2 for pre-Empire fire ICB weather stations, and </w:t>
      </w:r>
      <w:commentRangeStart w:id="0"/>
      <w:r w:rsidRPr="0016288C">
        <w:rPr>
          <w:rFonts w:ascii="Times New Roman" w:hAnsi="Times New Roman" w:cs="Times New Roman"/>
          <w:color w:val="000000" w:themeColor="text1"/>
        </w:rPr>
        <w:t>Figure A.3 for post-Empire fire ICB weather stations</w:t>
      </w:r>
      <w:commentRangeEnd w:id="0"/>
      <w:r w:rsidRPr="0016288C">
        <w:rPr>
          <w:rStyle w:val="CommentReference"/>
          <w:color w:val="000000" w:themeColor="text1"/>
        </w:rPr>
        <w:commentReference w:id="0"/>
      </w:r>
      <w:r w:rsidRPr="0016288C">
        <w:rPr>
          <w:rFonts w:ascii="Times New Roman" w:hAnsi="Times New Roman" w:cs="Times New Roman"/>
          <w:color w:val="000000" w:themeColor="text1"/>
        </w:rPr>
        <w:t xml:space="preserve">. </w:t>
      </w:r>
    </w:p>
    <w:p w14:paraId="18828AD3"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On average, SCB is 0.3 degrees Celsius cooler in the summer and 0.2 degrees cooler in the winter than ICB with average summer temperatures of 15.7 degrees Celsius and average winter temperatures of -1.1 degrees Celsius </w:t>
      </w:r>
      <w:proofErr w:type="gramStart"/>
      <w:r w:rsidRPr="0016288C">
        <w:rPr>
          <w:rFonts w:ascii="Times New Roman" w:hAnsi="Times New Roman" w:cs="Times New Roman"/>
          <w:color w:val="000000" w:themeColor="text1"/>
        </w:rPr>
        <w:t>In</w:t>
      </w:r>
      <w:proofErr w:type="gramEnd"/>
      <w:r w:rsidRPr="0016288C">
        <w:rPr>
          <w:rFonts w:ascii="Times New Roman" w:hAnsi="Times New Roman" w:cs="Times New Roman"/>
          <w:color w:val="000000" w:themeColor="text1"/>
        </w:rPr>
        <w:t xml:space="preserve"> SCB, the forest station is on average 0.6 degrees warmer than the wetland station, and 0.1 degrees warmer than the shrub station. That difference is even greater in ICB where the forest station is on average 1.2 degrees warmer than the wetland station and 0.3 degrees warmer than the shrub station (see Appendix A for graphical comparison).</w:t>
      </w:r>
    </w:p>
    <w:p w14:paraId="63147D31" w14:textId="77777777" w:rsidR="00CF5D1A" w:rsidRPr="0016288C" w:rsidRDefault="00CF5D1A" w:rsidP="00CF5D1A">
      <w:pPr>
        <w:rPr>
          <w:rFonts w:ascii="Times New Roman" w:hAnsi="Times New Roman" w:cs="Times New Roman"/>
          <w:color w:val="000000" w:themeColor="text1"/>
        </w:rPr>
      </w:pPr>
    </w:p>
    <w:p w14:paraId="2413B804" w14:textId="77777777" w:rsidR="00CF5D1A" w:rsidRPr="0016288C" w:rsidRDefault="00CF5D1A" w:rsidP="00CF5D1A">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6B1D2257" wp14:editId="57BB453C">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4A46DA45" w14:textId="77777777" w:rsidR="00CF5D1A" w:rsidRPr="00A62C82" w:rsidRDefault="00CF5D1A"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D2257"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" fillcolor="white [3201]" stroked="f" strokeweight=".5pt">
                <v:textbox>
                  <w:txbxContent>
                    <w:p w14:paraId="4A46DA45" w14:textId="77777777" w:rsidR="00CF5D1A" w:rsidRPr="00A62C82" w:rsidRDefault="00CF5D1A"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65C02B6" wp14:editId="52E0D9E1">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9B11711" w14:textId="77777777" w:rsidR="00CF5D1A" w:rsidRPr="00A62C82" w:rsidRDefault="00CF5D1A"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C02B6" id="Text Box 37" o:spid="_x0000_s1027" type="#_x0000_t202" style="position:absolute;left:0;text-align:left;margin-left:319.3pt;margin-top:165.3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" fillcolor="white [3201]" stroked="f" strokeweight=".5pt">
                <v:textbox>
                  <w:txbxContent>
                    <w:p w14:paraId="29B11711" w14:textId="77777777" w:rsidR="00CF5D1A" w:rsidRPr="00A62C82" w:rsidRDefault="00CF5D1A"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17137DCF" wp14:editId="61CE2558">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3C7B952F" wp14:editId="6C16FB59">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2387248E"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48B565EA" wp14:editId="7213A117">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B372EFA" w14:textId="77777777" w:rsidR="00CF5D1A" w:rsidRPr="00A62C82" w:rsidRDefault="00CF5D1A"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565EA" id="Text Box 38" o:spid="_x0000_s1028" type="#_x0000_t202" style="position:absolute;left:0;text-align:left;margin-left:335.45pt;margin-top:163.2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" fillcolor="white [3201]" stroked="f" strokeweight=".5pt">
                <v:textbox>
                  <w:txbxContent>
                    <w:p w14:paraId="5B372EFA" w14:textId="77777777" w:rsidR="00CF5D1A" w:rsidRPr="00A62C82" w:rsidRDefault="00CF5D1A"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17DC73" wp14:editId="0C71139A">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29230C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1: Images of weather stations taken by installed snow cameras in Sugarloaf Creek Basin. Top image is of the wetland site, middle is of the shrub site, and bottom is of the forest site.</w:t>
      </w:r>
    </w:p>
    <w:p w14:paraId="0D66304B" w14:textId="77777777" w:rsidR="00CF5D1A" w:rsidRPr="0016288C" w:rsidRDefault="00CF5D1A" w:rsidP="00CF5D1A">
      <w:pPr>
        <w:rPr>
          <w:rFonts w:ascii="Times New Roman" w:hAnsi="Times New Roman" w:cs="Times New Roman"/>
          <w:color w:val="000000" w:themeColor="text1"/>
        </w:rPr>
      </w:pPr>
    </w:p>
    <w:p w14:paraId="2457533D"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64384" behindDoc="0" locked="0" layoutInCell="1" allowOverlap="1" wp14:anchorId="6909BD1B" wp14:editId="35A89D8F">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58185EF" w14:textId="77777777" w:rsidR="00CF5D1A" w:rsidRPr="00A62C82" w:rsidRDefault="00CF5D1A"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9BD1B"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" fillcolor="white [3201]" stroked="f" strokeweight=".5pt">
                <v:textbox>
                  <w:txbxContent>
                    <w:p w14:paraId="258185EF" w14:textId="77777777" w:rsidR="00CF5D1A" w:rsidRPr="00A62C82" w:rsidRDefault="00CF5D1A"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0B14E3E" wp14:editId="4D136B74">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7D0E0D30" wp14:editId="1F1CF8A7">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45210228"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357BEF38" wp14:editId="6E94F4EF">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F129B89" w14:textId="77777777" w:rsidR="00CF5D1A" w:rsidRPr="00A62C82" w:rsidRDefault="00CF5D1A"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BEF38"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" fillcolor="white [3201]" stroked="f" strokeweight=".5pt">
                <v:textbox>
                  <w:txbxContent>
                    <w:p w14:paraId="7F129B89" w14:textId="77777777" w:rsidR="00CF5D1A" w:rsidRPr="00A62C82" w:rsidRDefault="00CF5D1A"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63855A80" wp14:editId="0DEDCD1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148981D5" w14:textId="77777777" w:rsidR="00CF5D1A" w:rsidRPr="00A62C82" w:rsidRDefault="00CF5D1A"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55A80"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" fillcolor="white [3201]" stroked="f" strokeweight=".5pt">
                <v:textbox>
                  <w:txbxContent>
                    <w:p w14:paraId="148981D5" w14:textId="77777777" w:rsidR="00CF5D1A" w:rsidRPr="00A62C82" w:rsidRDefault="00CF5D1A"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E10CF1" wp14:editId="32BA7ED9">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1E5C9ED0"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2: Images of weather stations taken on October 11</w:t>
      </w:r>
      <w:r w:rsidRPr="0016288C">
        <w:rPr>
          <w:rFonts w:ascii="Times New Roman" w:hAnsi="Times New Roman" w:cs="Times New Roman"/>
          <w:color w:val="000000" w:themeColor="text1"/>
          <w:vertAlign w:val="superscript"/>
        </w:rPr>
        <w:t>th</w:t>
      </w:r>
      <w:r w:rsidRPr="0016288C">
        <w:rPr>
          <w:rFonts w:ascii="Times New Roman" w:hAnsi="Times New Roman" w:cs="Times New Roman"/>
          <w:color w:val="000000" w:themeColor="text1"/>
        </w:rPr>
        <w:t xml:space="preserve">, 2015 by installed snow cameras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Top left image is of the wetland site, bottom left is of the shrub site, and right image is of the forest site.</w:t>
      </w:r>
    </w:p>
    <w:p w14:paraId="624542B7" w14:textId="77777777" w:rsidR="00CF5D1A" w:rsidRPr="0016288C" w:rsidRDefault="00CF5D1A" w:rsidP="00CF5D1A">
      <w:pPr>
        <w:rPr>
          <w:rFonts w:ascii="Times New Roman" w:hAnsi="Times New Roman" w:cs="Times New Roman"/>
          <w:color w:val="000000" w:themeColor="text1"/>
        </w:rPr>
      </w:pPr>
    </w:p>
    <w:p w14:paraId="161D4651"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66432" behindDoc="0" locked="0" layoutInCell="1" allowOverlap="1" wp14:anchorId="37A12A11" wp14:editId="3CD7A2D8">
                <wp:simplePos x="0" y="0"/>
                <wp:positionH relativeFrom="column">
                  <wp:posOffset>4101465</wp:posOffset>
                </wp:positionH>
                <wp:positionV relativeFrom="paragraph">
                  <wp:posOffset>4085590</wp:posOffset>
                </wp:positionV>
                <wp:extent cx="796925" cy="372110"/>
                <wp:effectExtent l="0" t="0" r="3175" b="0"/>
                <wp:wrapNone/>
                <wp:docPr id="56" name="Text Box 56"/>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7D9CEBA2" w14:textId="77777777" w:rsidR="00CF5D1A" w:rsidRPr="00A62C82" w:rsidRDefault="00CF5D1A"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12A11" id="Text Box 56" o:spid="_x0000_s1032" type="#_x0000_t202" style="position:absolute;left:0;text-align:left;margin-left:322.95pt;margin-top:321.7pt;width:62.75pt;height:29.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" fillcolor="white [3201]" stroked="f" strokeweight=".5pt">
                <v:textbox>
                  <w:txbxContent>
                    <w:p w14:paraId="7D9CEBA2" w14:textId="77777777" w:rsidR="00CF5D1A" w:rsidRPr="00A62C82" w:rsidRDefault="00CF5D1A"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7456" behindDoc="0" locked="0" layoutInCell="1" allowOverlap="1" wp14:anchorId="378F1C0D" wp14:editId="0833E190">
                <wp:simplePos x="0" y="0"/>
                <wp:positionH relativeFrom="column">
                  <wp:posOffset>3886200</wp:posOffset>
                </wp:positionH>
                <wp:positionV relativeFrom="paragraph">
                  <wp:posOffset>1803400</wp:posOffset>
                </wp:positionV>
                <wp:extent cx="988695" cy="37211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4C08992A" w14:textId="77777777" w:rsidR="00CF5D1A" w:rsidRPr="00A62C82" w:rsidRDefault="00CF5D1A"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1C0D" id="Text Box 57" o:spid="_x0000_s1033" type="#_x0000_t202" style="position:absolute;left:0;text-align:left;margin-left:306pt;margin-top:142pt;width:77.85pt;height:29.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" fillcolor="white [3201]" stroked="f" strokeweight=".5pt">
                <v:textbox>
                  <w:txbxContent>
                    <w:p w14:paraId="4C08992A" w14:textId="77777777" w:rsidR="00CF5D1A" w:rsidRPr="00A62C82" w:rsidRDefault="00CF5D1A"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496105B0" wp14:editId="2A240981">
            <wp:extent cx="4958739" cy="2286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5005270" cy="2307451"/>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438D682A" wp14:editId="22E1E5FB">
            <wp:extent cx="4958715" cy="228846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a:ext>
                      </a:extLst>
                    </a:blip>
                    <a:srcRect/>
                    <a:stretch/>
                  </pic:blipFill>
                  <pic:spPr bwMode="auto">
                    <a:xfrm>
                      <a:off x="0" y="0"/>
                      <a:ext cx="4976888" cy="2296848"/>
                    </a:xfrm>
                    <a:prstGeom prst="rect">
                      <a:avLst/>
                    </a:prstGeom>
                    <a:ln>
                      <a:noFill/>
                    </a:ln>
                    <a:extLst>
                      <a:ext uri="{53640926-AAD7-44D8-BBD7-CCE9431645EC}">
                        <a14:shadowObscured xmlns:a14="http://schemas.microsoft.com/office/drawing/2010/main"/>
                      </a:ext>
                    </a:extLst>
                  </pic:spPr>
                </pic:pic>
              </a:graphicData>
            </a:graphic>
          </wp:inline>
        </w:drawing>
      </w:r>
    </w:p>
    <w:p w14:paraId="7C1F511D"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8480" behindDoc="0" locked="0" layoutInCell="1" allowOverlap="1" wp14:anchorId="4F40960A" wp14:editId="7BC8DEE3">
                <wp:simplePos x="0" y="0"/>
                <wp:positionH relativeFrom="column">
                  <wp:posOffset>4083050</wp:posOffset>
                </wp:positionH>
                <wp:positionV relativeFrom="paragraph">
                  <wp:posOffset>1797685</wp:posOffset>
                </wp:positionV>
                <wp:extent cx="818515" cy="372110"/>
                <wp:effectExtent l="0" t="0" r="0" b="0"/>
                <wp:wrapNone/>
                <wp:docPr id="58" name="Text Box 58"/>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B5D8112" w14:textId="77777777" w:rsidR="00CF5D1A" w:rsidRPr="00A62C82" w:rsidRDefault="00CF5D1A"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40960A" id="Text Box 58" o:spid="_x0000_s1034" type="#_x0000_t202" style="position:absolute;left:0;text-align:left;margin-left:321.5pt;margin-top:141.55pt;width:64.45pt;height:29.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" fillcolor="white [3201]" stroked="f" strokeweight=".5pt">
                <v:textbox>
                  <w:txbxContent>
                    <w:p w14:paraId="7B5D8112" w14:textId="77777777" w:rsidR="00CF5D1A" w:rsidRPr="00A62C82" w:rsidRDefault="00CF5D1A"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641BA1D3" wp14:editId="131C0322">
            <wp:extent cx="4958715" cy="2295702"/>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a:ext>
                      </a:extLst>
                    </a:blip>
                    <a:srcRect/>
                    <a:stretch/>
                  </pic:blipFill>
                  <pic:spPr bwMode="auto">
                    <a:xfrm>
                      <a:off x="0" y="0"/>
                      <a:ext cx="4980410" cy="2305746"/>
                    </a:xfrm>
                    <a:prstGeom prst="rect">
                      <a:avLst/>
                    </a:prstGeom>
                    <a:ln>
                      <a:noFill/>
                    </a:ln>
                    <a:extLst>
                      <a:ext uri="{53640926-AAD7-44D8-BBD7-CCE9431645EC}">
                        <a14:shadowObscured xmlns:a14="http://schemas.microsoft.com/office/drawing/2010/main"/>
                      </a:ext>
                    </a:extLst>
                  </pic:spPr>
                </pic:pic>
              </a:graphicData>
            </a:graphic>
          </wp:inline>
        </w:drawing>
      </w:r>
    </w:p>
    <w:p w14:paraId="5877AE82" w14:textId="77777777" w:rsidR="00CF5D1A" w:rsidRPr="0016288C" w:rsidRDefault="00CF5D1A" w:rsidP="00CF5D1A">
      <w:pPr>
        <w:pStyle w:val="Caption"/>
        <w:jc w:val="center"/>
        <w:rPr>
          <w:rFonts w:ascii="Times New Roman" w:hAnsi="Times New Roman" w:cs="Times New Roman"/>
          <w:color w:val="000000" w:themeColor="text1"/>
        </w:rPr>
      </w:pPr>
      <w:commentRangeStart w:id="1"/>
      <w:r w:rsidRPr="0016288C">
        <w:rPr>
          <w:rFonts w:ascii="Times New Roman" w:hAnsi="Times New Roman" w:cs="Times New Roman"/>
          <w:color w:val="000000" w:themeColor="text1"/>
        </w:rPr>
        <w:t>Figure A.3: Images of weather stations taken on December 15</w:t>
      </w:r>
      <w:r w:rsidRPr="0016288C">
        <w:rPr>
          <w:rFonts w:ascii="Times New Roman" w:hAnsi="Times New Roman" w:cs="Times New Roman"/>
          <w:color w:val="000000" w:themeColor="text1"/>
          <w:vertAlign w:val="superscript"/>
        </w:rPr>
        <w:t>th</w:t>
      </w:r>
      <w:r w:rsidRPr="0016288C">
        <w:rPr>
          <w:rFonts w:ascii="Times New Roman" w:hAnsi="Times New Roman" w:cs="Times New Roman"/>
          <w:color w:val="000000" w:themeColor="text1"/>
        </w:rPr>
        <w:t xml:space="preserve">, 2017 shortly after the Empire Fire (August-November 2017) has burned through the area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Top image is of the wetland site, middle is of the shrub site, and bottom is of the forest site</w:t>
      </w:r>
      <w:commentRangeEnd w:id="1"/>
      <w:r w:rsidRPr="0016288C">
        <w:rPr>
          <w:rStyle w:val="CommentReference"/>
          <w:i w:val="0"/>
          <w:iCs w:val="0"/>
          <w:color w:val="000000" w:themeColor="text1"/>
        </w:rPr>
        <w:commentReference w:id="1"/>
      </w:r>
      <w:r w:rsidRPr="0016288C">
        <w:rPr>
          <w:rFonts w:ascii="Times New Roman" w:hAnsi="Times New Roman" w:cs="Times New Roman"/>
          <w:color w:val="000000" w:themeColor="text1"/>
        </w:rPr>
        <w:t>.</w:t>
      </w:r>
    </w:p>
    <w:p w14:paraId="026E9D81" w14:textId="77777777" w:rsidR="00CF5D1A" w:rsidRPr="0016288C" w:rsidRDefault="00CF5D1A" w:rsidP="00CF5D1A">
      <w:pPr>
        <w:spacing w:line="480" w:lineRule="auto"/>
        <w:rPr>
          <w:rFonts w:ascii="Times New Roman" w:hAnsi="Times New Roman" w:cs="Times New Roman"/>
          <w:color w:val="000000" w:themeColor="text1"/>
        </w:rPr>
      </w:pPr>
    </w:p>
    <w:p w14:paraId="689CFD08" w14:textId="77777777" w:rsidR="00CF5D1A" w:rsidRPr="0016288C"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b/>
      </w:r>
      <w:proofErr w:type="gramStart"/>
      <w:r w:rsidRPr="0016288C">
        <w:rPr>
          <w:rFonts w:ascii="Times New Roman" w:hAnsi="Times New Roman" w:cs="Times New Roman"/>
          <w:color w:val="000000" w:themeColor="text1"/>
        </w:rPr>
        <w:t>Similarly</w:t>
      </w:r>
      <w:proofErr w:type="gramEnd"/>
      <w:r w:rsidRPr="0016288C">
        <w:rPr>
          <w:rFonts w:ascii="Times New Roman" w:hAnsi="Times New Roman" w:cs="Times New Roman"/>
          <w:color w:val="000000" w:themeColor="text1"/>
        </w:rPr>
        <w:t xml:space="preserve"> to Figure </w:t>
      </w:r>
      <w:r w:rsidRPr="0016288C">
        <w:rPr>
          <w:rFonts w:ascii="Times New Roman" w:hAnsi="Times New Roman" w:cs="Times New Roman"/>
          <w:noProof/>
          <w:color w:val="000000" w:themeColor="text1"/>
        </w:rPr>
        <w:t>10</w:t>
      </w:r>
      <w:r w:rsidRPr="0016288C">
        <w:rPr>
          <w:rFonts w:ascii="Times New Roman" w:hAnsi="Times New Roman" w:cs="Times New Roman"/>
          <w:color w:val="000000" w:themeColor="text1"/>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94109" cy="6221293"/>
                    </a:xfrm>
                    <a:prstGeom prst="rect">
                      <a:avLst/>
                    </a:prstGeom>
                  </pic:spPr>
                </pic:pic>
              </a:graphicData>
            </a:graphic>
          </wp:inline>
        </w:drawing>
      </w:r>
    </w:p>
    <w:p w14:paraId="7316772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Figure A.4: volumetric water content [%] shallow (12 cm), mid (60 cm), and deep (100 cm) soils as measured by wetland (top plot), shrub (middle plot), and forest (bottom plot) weather stations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Data was measured at </w:t>
      </w:r>
      <w:proofErr w:type="gramStart"/>
      <w:r w:rsidRPr="0016288C">
        <w:rPr>
          <w:rFonts w:ascii="Times New Roman" w:hAnsi="Times New Roman" w:cs="Times New Roman"/>
          <w:color w:val="000000" w:themeColor="text1"/>
        </w:rPr>
        <w:t>10 minute</w:t>
      </w:r>
      <w:proofErr w:type="gramEnd"/>
      <w:r w:rsidRPr="0016288C">
        <w:rPr>
          <w:rFonts w:ascii="Times New Roman" w:hAnsi="Times New Roman" w:cs="Times New Roman"/>
          <w:color w:val="000000" w:themeColor="text1"/>
        </w:rPr>
        <w:t xml:space="preserve"> intervals for part of 2016, 2017 and 2018 water years. Daily precipitation in the form of rain and snow melt is presented as vertical bars. Gray horizontal lines represent period of time when snow is present around the base of the weather station. Water year (WY) summaries are also provided for total precipitation recorded at each station. The Empire fire has burned through the area where the stations were installed, resulting in the prior removal of the station and lack of data for the month of September through November 2017.</w:t>
      </w:r>
    </w:p>
    <w:p w14:paraId="3FE6413A" w14:textId="77777777" w:rsidR="00CF5D1A" w:rsidRPr="0016288C" w:rsidRDefault="00CF5D1A" w:rsidP="00CF5D1A">
      <w:pPr>
        <w:spacing w:line="480" w:lineRule="auto"/>
        <w:rPr>
          <w:rFonts w:ascii="Times New Roman" w:hAnsi="Times New Roman" w:cs="Times New Roman"/>
          <w:color w:val="000000" w:themeColor="text1"/>
        </w:rPr>
      </w:pPr>
      <w:r w:rsidRPr="0016288C">
        <w:rPr>
          <w:rFonts w:ascii="Times New Roman" w:hAnsi="Times New Roman" w:cs="Times New Roman"/>
          <w:color w:val="000000" w:themeColor="text1"/>
        </w:rPr>
        <w:tab/>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7F61261C" w14:textId="77777777" w:rsidR="00CF5D1A" w:rsidRPr="0016288C" w:rsidRDefault="00CF5D1A" w:rsidP="00CF5D1A">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249E7BF7" wp14:editId="6F0689B9">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07516" cy="3508718"/>
                    </a:xfrm>
                    <a:prstGeom prst="rect">
                      <a:avLst/>
                    </a:prstGeom>
                  </pic:spPr>
                </pic:pic>
              </a:graphicData>
            </a:graphic>
          </wp:inline>
        </w:drawing>
      </w:r>
    </w:p>
    <w:p w14:paraId="4CFFEA6B" w14:textId="77777777" w:rsidR="00CF5D1A" w:rsidRPr="0016288C" w:rsidRDefault="00CF5D1A" w:rsidP="00CF5D1A">
      <w:pPr>
        <w:pStyle w:val="Caption"/>
        <w:jc w:val="center"/>
        <w:rPr>
          <w:rFonts w:ascii="Times New Roman" w:hAnsi="Times New Roman" w:cs="Times New Roman"/>
          <w:color w:val="000000" w:themeColor="text1"/>
        </w:rPr>
      </w:pPr>
      <w:bookmarkStart w:id="2" w:name="_Ref534405693"/>
      <w:r w:rsidRPr="0016288C">
        <w:rPr>
          <w:rFonts w:ascii="Times New Roman" w:hAnsi="Times New Roman" w:cs="Times New Roman"/>
          <w:color w:val="000000" w:themeColor="text1"/>
        </w:rPr>
        <w:t xml:space="preserve">Figure </w:t>
      </w:r>
      <w:bookmarkEnd w:id="2"/>
      <w:r w:rsidRPr="0016288C">
        <w:rPr>
          <w:rFonts w:ascii="Times New Roman" w:hAnsi="Times New Roman" w:cs="Times New Roman"/>
          <w:noProof/>
          <w:color w:val="000000" w:themeColor="text1"/>
        </w:rPr>
        <w:t>A.5</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10D0FA98"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or both ICB and SCB, majority of the precipitation is in the form of snow. Differences in snowpack depth between the three stations was observed (Figure A.6). Sugarloaf has missing snow depth record due to cameras being covered with snow for much of the 2017 WY. However, it is clear that SCB had more snow that winter than ICB. Snow depth was comparable between </w:t>
      </w:r>
      <w:r w:rsidRPr="0016288C">
        <w:rPr>
          <w:rFonts w:ascii="Times New Roman" w:hAnsi="Times New Roman" w:cs="Times New Roman"/>
          <w:color w:val="000000" w:themeColor="text1"/>
        </w:rPr>
        <w:lastRenderedPageBreak/>
        <w:t xml:space="preserve">the two sites during the 2018 WY.  In ICB manual snow depth measurements were taken in a grid around each weather station in March 2016, January and April 2017, and March 2018 (Figure A.6). For both locations and all water years, the wetland station on average had the greatest snow depth with the latest melt date, followed by the shrub station. F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CF5D1A">
      <w:pPr>
        <w:keepNext/>
        <w:spacing w:line="480" w:lineRule="auto"/>
        <w:ind w:firstLine="720"/>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36462646">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29FD5E5D" w14:textId="77777777" w:rsidR="00CF5D1A" w:rsidRPr="0016288C" w:rsidRDefault="00CF5D1A" w:rsidP="00CF5D1A">
      <w:pPr>
        <w:pStyle w:val="Caption"/>
        <w:rPr>
          <w:rFonts w:ascii="Times New Roman" w:hAnsi="Times New Roman" w:cs="Times New Roman"/>
          <w:color w:val="000000" w:themeColor="text1"/>
        </w:rPr>
      </w:pPr>
      <w:bookmarkStart w:id="3" w:name="_Ref534405756"/>
      <w:commentRangeStart w:id="4"/>
      <w:r w:rsidRPr="0016288C">
        <w:rPr>
          <w:rFonts w:ascii="Times New Roman" w:hAnsi="Times New Roman" w:cs="Times New Roman"/>
          <w:color w:val="000000" w:themeColor="text1"/>
        </w:rPr>
        <w:t xml:space="preserve">Figure </w:t>
      </w:r>
      <w:bookmarkEnd w:id="3"/>
      <w:r w:rsidRPr="0016288C">
        <w:rPr>
          <w:rFonts w:ascii="Times New Roman" w:hAnsi="Times New Roman" w:cs="Times New Roman"/>
          <w:noProof/>
          <w:color w:val="000000" w:themeColor="text1"/>
        </w:rPr>
        <w:t>A.6</w:t>
      </w:r>
      <w:r w:rsidRPr="0016288C">
        <w:rPr>
          <w:rFonts w:ascii="Times New Roman" w:hAnsi="Times New Roman" w:cs="Times New Roman"/>
          <w:color w:val="000000" w:themeColor="text1"/>
        </w:rPr>
        <w:t xml:space="preserve">: Snow depth (in mm) for Sugarloaf Creek Basin (top)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 </w:t>
      </w:r>
      <w:commentRangeEnd w:id="4"/>
      <w:r w:rsidRPr="0016288C">
        <w:rPr>
          <w:rStyle w:val="CommentReference"/>
          <w:i w:val="0"/>
          <w:iCs w:val="0"/>
          <w:color w:val="000000" w:themeColor="text1"/>
        </w:rPr>
        <w:commentReference w:id="4"/>
      </w:r>
    </w:p>
    <w:p w14:paraId="7819E907" w14:textId="77777777" w:rsidR="00CF5D1A" w:rsidRPr="0016288C" w:rsidRDefault="00CF5D1A" w:rsidP="00CF5D1A">
      <w:pPr>
        <w:rPr>
          <w:rFonts w:ascii="Times New Roman" w:hAnsi="Times New Roman" w:cs="Times New Roman"/>
          <w:color w:val="000000" w:themeColor="text1"/>
        </w:rPr>
      </w:pPr>
    </w:p>
    <w:p w14:paraId="150DAA2E"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48466B45" w14:textId="7777777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B: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The first step in obtaining accurate precipitation timeseries was to remove all incorrect precipitation records. This includes times when the rain gauge is upside down or damaged in any other visible way, or when false precipitation measurements are clearly caused by a person or animal moving the gauge (e.g., when maintenance occurred or when time lapse cameras show that an animal disturbed the station). The next step was to set precipitation record as missing for the times when the station recorded zero precipitation, but the surrounding stations have recorded a precipitation event and there was a pulse in shallow soi</w:t>
      </w:r>
      <w:bookmarkStart w:id="5" w:name="_GoBack"/>
      <w:bookmarkEnd w:id="5"/>
      <w:r w:rsidRPr="0016288C">
        <w:rPr>
          <w:rFonts w:ascii="Times New Roman" w:hAnsi="Times New Roman" w:cs="Times New Roman"/>
          <w:color w:val="000000" w:themeColor="text1"/>
        </w:rPr>
        <w:t xml:space="preserve">l moisture content. This type of missing data has mostly occurred in the winter months when the tipping bucket was likely to be frozen and/or the rain gauge was covered with snow. After this step, in Sugarloaf Creek Basin, 32% of precipitation at the forest, 25% at the shrub, and 27% at the wetland station was missing.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these percentages were: 24%, 10%, and 19% respectively. </w:t>
      </w:r>
    </w:p>
    <w:p w14:paraId="762D1BA1" w14:textId="1D6D62F8" w:rsidR="00CF5D1A" w:rsidRPr="0016288C" w:rsidRDefault="00CF5D1A" w:rsidP="00CF5D1A">
      <w:pPr>
        <w:spacing w:line="480" w:lineRule="auto"/>
        <w:ind w:firstLine="720"/>
        <w:rPr>
          <w:rFonts w:ascii="Times New Roman" w:hAnsi="Times New Roman" w:cs="Times New Roman"/>
          <w:color w:val="000000" w:themeColor="text1"/>
        </w:rPr>
      </w:pPr>
      <w:commentRangeStart w:id="6"/>
      <w:r w:rsidRPr="0016288C">
        <w:rPr>
          <w:rFonts w:ascii="Times New Roman" w:hAnsi="Times New Roman" w:cs="Times New Roman"/>
          <w:color w:val="000000" w:themeColor="text1"/>
        </w:rPr>
        <w:t xml:space="preserve">If all three stations were missing precipitation record, then a combination of </w:t>
      </w:r>
      <w:commentRangeStart w:id="7"/>
      <w:r w:rsidRPr="0016288C">
        <w:rPr>
          <w:rFonts w:ascii="Times New Roman" w:hAnsi="Times New Roman" w:cs="Times New Roman"/>
          <w:color w:val="000000" w:themeColor="text1"/>
        </w:rPr>
        <w:t>snow melt amounts</w:t>
      </w:r>
      <w:commentRangeEnd w:id="7"/>
      <w:r w:rsidRPr="0016288C">
        <w:rPr>
          <w:rStyle w:val="CommentReference"/>
          <w:rFonts w:ascii="Times New Roman" w:hAnsi="Times New Roman" w:cs="Times New Roman"/>
          <w:color w:val="000000" w:themeColor="text1"/>
        </w:rPr>
        <w:commentReference w:id="7"/>
      </w:r>
      <w:r w:rsidRPr="0016288C">
        <w:rPr>
          <w:rFonts w:ascii="Times New Roman" w:hAnsi="Times New Roman" w:cs="Times New Roman"/>
          <w:color w:val="000000" w:themeColor="text1"/>
        </w:rPr>
        <w:t xml:space="preserve"> and shallow soil water inputs was used to gap-fill the record (Figure B.1). Snow melt was measured as a decrease in snow depth. Snow depth was converted to water equivalent using density of </w:t>
      </w:r>
      <w:commentRangeStart w:id="8"/>
      <w:commentRangeStart w:id="9"/>
      <w:commentRangeStart w:id="10"/>
      <w:commentRangeStart w:id="11"/>
      <w:r w:rsidRPr="0016288C">
        <w:rPr>
          <w:rFonts w:ascii="Times New Roman" w:hAnsi="Times New Roman" w:cs="Times New Roman"/>
          <w:color w:val="000000" w:themeColor="text1"/>
        </w:rPr>
        <w:t>0.4</w:t>
      </w:r>
      <w:commentRangeEnd w:id="8"/>
      <w:r w:rsidRPr="0016288C">
        <w:rPr>
          <w:rStyle w:val="CommentReference"/>
          <w:rFonts w:ascii="Times New Roman" w:hAnsi="Times New Roman" w:cs="Times New Roman"/>
          <w:color w:val="000000" w:themeColor="text1"/>
        </w:rPr>
        <w:commentReference w:id="8"/>
      </w:r>
      <w:commentRangeEnd w:id="9"/>
      <w:r w:rsidRPr="0016288C">
        <w:rPr>
          <w:rStyle w:val="CommentReference"/>
          <w:rFonts w:ascii="Times New Roman" w:hAnsi="Times New Roman" w:cs="Times New Roman"/>
          <w:color w:val="000000" w:themeColor="text1"/>
        </w:rPr>
        <w:commentReference w:id="9"/>
      </w:r>
      <w:commentRangeEnd w:id="10"/>
      <w:r w:rsidRPr="0016288C">
        <w:rPr>
          <w:rStyle w:val="CommentReference"/>
          <w:rFonts w:ascii="Times New Roman" w:hAnsi="Times New Roman" w:cs="Times New Roman"/>
          <w:color w:val="000000" w:themeColor="text1"/>
        </w:rPr>
        <w:commentReference w:id="10"/>
      </w:r>
      <w:commentRangeEnd w:id="11"/>
      <w:r w:rsidR="00494297">
        <w:rPr>
          <w:rStyle w:val="CommentReference"/>
        </w:rPr>
        <w:commentReference w:id="11"/>
      </w:r>
      <w:r w:rsidRPr="0016288C">
        <w:rPr>
          <w:rFonts w:ascii="Times New Roman" w:hAnsi="Times New Roman" w:cs="Times New Roman"/>
          <w:color w:val="000000" w:themeColor="text1"/>
        </w:rPr>
        <w:t xml:space="preserve">. </w:t>
      </w:r>
      <w:commentRangeEnd w:id="6"/>
      <w:r w:rsidRPr="0016288C">
        <w:rPr>
          <w:rFonts w:ascii="Times New Roman" w:hAnsi="Times New Roman" w:cs="Times New Roman"/>
          <w:color w:val="000000" w:themeColor="text1"/>
        </w:rPr>
        <w:t xml:space="preserve">and then was rounded to the nearest 0.1 inch </w:t>
      </w:r>
      <w:r w:rsidRPr="0016288C">
        <w:rPr>
          <w:rStyle w:val="CommentReference"/>
          <w:rFonts w:ascii="Times New Roman" w:hAnsi="Times New Roman" w:cs="Times New Roman"/>
          <w:color w:val="000000" w:themeColor="text1"/>
        </w:rPr>
        <w:commentReference w:id="6"/>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12"/>
      <w:r w:rsidR="009B1A20" w:rsidRPr="00EF599F">
        <w:rPr>
          <w:rFonts w:ascii="Times New Roman" w:hAnsi="Times New Roman" w:cs="Times New Roman"/>
          <w:color w:val="000000" w:themeColor="text1"/>
        </w:rPr>
        <w:t xml:space="preserve">Due to the record snowpack in 2017 </w:t>
      </w:r>
      <w:ins w:id="13" w:author="Scott" w:date="2019-03-13T10:08:00Z">
        <w:r w:rsidR="009B1A20">
          <w:rPr>
            <w:rFonts w:ascii="Times New Roman" w:hAnsi="Times New Roman" w:cs="Times New Roman"/>
            <w:color w:val="000000" w:themeColor="text1"/>
          </w:rPr>
          <w:t>water year (</w:t>
        </w:r>
      </w:ins>
      <w:r w:rsidR="009B1A20" w:rsidRPr="00EF599F">
        <w:rPr>
          <w:rFonts w:ascii="Times New Roman" w:hAnsi="Times New Roman" w:cs="Times New Roman"/>
          <w:color w:val="000000" w:themeColor="text1"/>
        </w:rPr>
        <w:t>WY</w:t>
      </w:r>
      <w:ins w:id="14" w:author="Scott" w:date="2019-03-13T10:08:00Z">
        <w:r w:rsidR="009B1A20">
          <w:rPr>
            <w:rFonts w:ascii="Times New Roman" w:hAnsi="Times New Roman" w:cs="Times New Roman"/>
            <w:color w:val="000000" w:themeColor="text1"/>
          </w:rPr>
          <w:t>)</w:t>
        </w:r>
      </w:ins>
      <w:r w:rsidR="009B1A20" w:rsidRPr="00EF599F">
        <w:rPr>
          <w:rFonts w:ascii="Times New Roman" w:hAnsi="Times New Roman" w:cs="Times New Roman"/>
          <w:color w:val="000000" w:themeColor="text1"/>
        </w:rPr>
        <w:t>, we were not able to measure snow depths above the height of the camera (~220 cm) in SCB.</w:t>
      </w:r>
      <w:r w:rsidRPr="0016288C">
        <w:rPr>
          <w:rFonts w:ascii="Times New Roman" w:hAnsi="Times New Roman" w:cs="Times New Roman"/>
          <w:color w:val="000000" w:themeColor="text1"/>
        </w:rPr>
        <w:t xml:space="preserve"> </w:t>
      </w:r>
      <w:commentRangeEnd w:id="12"/>
      <w:r w:rsidR="009B1A20">
        <w:rPr>
          <w:rStyle w:val="CommentReference"/>
        </w:rPr>
        <w:commentReference w:id="12"/>
      </w:r>
      <w:r w:rsidRPr="0016288C">
        <w:rPr>
          <w:rFonts w:ascii="Times New Roman" w:hAnsi="Times New Roman" w:cs="Times New Roman"/>
          <w:color w:val="000000" w:themeColor="text1"/>
        </w:rPr>
        <w:t xml:space="preserve">Shallow soil water inputs were estimated by smoothing 10-min soil moisture content at the depth of 12 cm, and then depth integrating moisture content over the time series. Positive change was counted as water accumulation, and negative change was counted as water loss. While shallow soil water input metric is not a good approximation for the precipitation amount, it is a good metric to detect precipitation and melt events in the absence of rain gauge data. </w:t>
      </w:r>
    </w:p>
    <w:p w14:paraId="3B89ECC5" w14:textId="38305FB8"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In the final step, a predictive mean matching (</w:t>
      </w:r>
      <w:proofErr w:type="spellStart"/>
      <w:r w:rsidRPr="0016288C">
        <w:rPr>
          <w:rFonts w:ascii="Times New Roman" w:hAnsi="Times New Roman" w:cs="Times New Roman"/>
          <w:color w:val="000000" w:themeColor="text1"/>
        </w:rPr>
        <w:t>mice.impute.pmm</w:t>
      </w:r>
      <w:proofErr w:type="spellEnd"/>
      <w:r w:rsidRPr="0016288C">
        <w:rPr>
          <w:rFonts w:ascii="Times New Roman" w:hAnsi="Times New Roman" w:cs="Times New Roman"/>
          <w:color w:val="000000" w:themeColor="text1"/>
        </w:rPr>
        <w:t xml:space="preserve"> function in R package “MICE”) was used to perform multiple imputations of the missing data when there was record for at least one station. Predictive mean matching </w:t>
      </w:r>
      <w:r w:rsidR="0016288C">
        <w:rPr>
          <w:rFonts w:ascii="Times New Roman" w:hAnsi="Times New Roman" w:cs="Times New Roman"/>
          <w:color w:val="000000" w:themeColor="text1"/>
        </w:rPr>
        <w:fldChar w:fldCharType="begin"/>
      </w:r>
      <w:r w:rsidR="0016288C">
        <w:rPr>
          <w:rFonts w:ascii="Times New Roman" w:hAnsi="Times New Roman" w:cs="Times New Roman"/>
          <w:color w:val="000000" w:themeColor="text1"/>
        </w:rPr>
        <w:instrText xml:space="preserve"> ADDIN EN.CITE &lt;EndNote&gt;&lt;Cite&gt;&lt;Author&gt;Little&lt;/Author&gt;&lt;Year&gt;1988&lt;/Year&gt;&lt;RecNum&gt;3725&lt;/RecNum&gt;&lt;DisplayText&gt;(Little and Statistics 1988)&lt;/DisplayText&gt;&lt;record&gt;&lt;rec-number&gt;3725&lt;/rec-number&gt;&lt;foreign-keys&gt;&lt;key app="EN" db-id="w0ppaavf8t2zvwe9f0oxa5rcervz0wedp050" timestamp="1552073918"&gt;3725&lt;/key&gt;&lt;/foreign-keys&gt;&lt;ref-type name="Journal Article"&gt;17&lt;/ref-type&gt;&lt;contributors&gt;&lt;authors&gt;&lt;author&gt;Little, Roderick JA %J Journal of Business&lt;/author&gt;&lt;author&gt;Economic Statistics&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16288C">
        <w:rPr>
          <w:rFonts w:ascii="Times New Roman" w:hAnsi="Times New Roman" w:cs="Times New Roman"/>
          <w:noProof/>
          <w:color w:val="000000" w:themeColor="text1"/>
        </w:rPr>
        <w:t>(Little and Statistics 1988)</w:t>
      </w:r>
      <w:r w:rsidR="0016288C">
        <w:rPr>
          <w:rFonts w:ascii="Times New Roman" w:hAnsi="Times New Roman" w:cs="Times New Roman"/>
          <w:color w:val="000000" w:themeColor="text1"/>
        </w:rPr>
        <w:fldChar w:fldCharType="end"/>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5 donors of the closest predicted values. After this step, precipitation record was complete with no missing values. All predictions were rounded to the nearest 0.1 inch (2.54 mm), since that is the smallest measurement detected by the rain gauge. </w:t>
      </w:r>
    </w:p>
    <w:p w14:paraId="354D1004"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2B69B08F">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10A71F4A" wp14:editId="76681C57">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0A0AB065">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p>
    <w:p w14:paraId="1BCEA685"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B.1: Tipping bucket, snow melt, and shallow soil water inputs records for forest (top), shrub (middle), and wetland (bottom) stations in SCB. </w:t>
      </w:r>
    </w:p>
    <w:p w14:paraId="79D3F099" w14:textId="77777777" w:rsidR="0016288C" w:rsidRDefault="0016288C" w:rsidP="00CF5D1A">
      <w:pPr>
        <w:rPr>
          <w:rFonts w:ascii="Times New Roman" w:hAnsi="Times New Roman" w:cs="Times New Roman"/>
          <w:color w:val="000000" w:themeColor="text1"/>
        </w:rPr>
      </w:pPr>
    </w:p>
    <w:p w14:paraId="739B86F5" w14:textId="77777777" w:rsidR="0016288C" w:rsidRDefault="0016288C" w:rsidP="0016288C">
      <w:pPr>
        <w:rPr>
          <w:color w:val="000000" w:themeColor="text1"/>
        </w:rPr>
      </w:pPr>
    </w:p>
    <w:p w14:paraId="30955AF1" w14:textId="77777777" w:rsidR="0016288C" w:rsidRDefault="0016288C" w:rsidP="0016288C">
      <w:pPr>
        <w:rPr>
          <w:color w:val="000000" w:themeColor="text1"/>
        </w:rPr>
      </w:pPr>
    </w:p>
    <w:p w14:paraId="6CCEA5CA" w14:textId="77777777" w:rsidR="0016288C" w:rsidRPr="0016288C" w:rsidRDefault="0016288C" w:rsidP="0016288C">
      <w:pPr>
        <w:pStyle w:val="EndNoteBibliographyTitle"/>
        <w:rPr>
          <w:b/>
          <w:noProof/>
        </w:rPr>
      </w:pPr>
      <w:r>
        <w:fldChar w:fldCharType="begin"/>
      </w:r>
      <w:r>
        <w:instrText xml:space="preserve"> ADDIN EN.REFLIST </w:instrText>
      </w:r>
      <w:r>
        <w:fldChar w:fldCharType="separate"/>
      </w:r>
      <w:r w:rsidRPr="0016288C">
        <w:rPr>
          <w:b/>
          <w:noProof/>
        </w:rPr>
        <w:t>Literature Cited</w:t>
      </w:r>
    </w:p>
    <w:p w14:paraId="4EBB3935" w14:textId="77777777" w:rsidR="0016288C" w:rsidRPr="0016288C" w:rsidRDefault="0016288C" w:rsidP="0016288C">
      <w:pPr>
        <w:pStyle w:val="EndNoteBibliographyTitle"/>
        <w:rPr>
          <w:b/>
          <w:noProof/>
        </w:rPr>
      </w:pPr>
    </w:p>
    <w:p w14:paraId="7F8E85C9" w14:textId="77777777" w:rsidR="0016288C" w:rsidRPr="0016288C" w:rsidRDefault="0016288C" w:rsidP="0016288C">
      <w:pPr>
        <w:pStyle w:val="EndNoteBibliography"/>
        <w:ind w:left="720" w:hanging="720"/>
        <w:rPr>
          <w:noProof/>
        </w:rPr>
      </w:pPr>
      <w:r w:rsidRPr="0016288C">
        <w:rPr>
          <w:noProof/>
        </w:rPr>
        <w:t xml:space="preserve">Little, R. J. J. J. o. B., and E. Statistics. 1988. Missing-data adjustments in large surveys. Journal of Business &amp; Economic Statistics </w:t>
      </w:r>
      <w:r w:rsidRPr="0016288C">
        <w:rPr>
          <w:b/>
          <w:noProof/>
        </w:rPr>
        <w:t>6</w:t>
      </w:r>
      <w:r w:rsidRPr="0016288C">
        <w:rPr>
          <w:noProof/>
        </w:rPr>
        <w:t>:287-296.</w:t>
      </w:r>
    </w:p>
    <w:p w14:paraId="19AF6091" w14:textId="77777777" w:rsidR="0016288C" w:rsidRPr="0016288C" w:rsidRDefault="0016288C" w:rsidP="0016288C">
      <w:pPr>
        <w:rPr>
          <w:color w:val="000000" w:themeColor="text1"/>
        </w:rPr>
      </w:pPr>
      <w:r>
        <w:rPr>
          <w:color w:val="000000" w:themeColor="text1"/>
        </w:rPr>
        <w:fldChar w:fldCharType="end"/>
      </w:r>
    </w:p>
    <w:p w14:paraId="61D6FA81" w14:textId="32D03D7F"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0F551DED" w14:textId="7777777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C: Supplementa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571DC6B1" wp14:editId="2C5C5064">
            <wp:extent cx="6296025" cy="44479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7041"/>
                    <a:stretch/>
                  </pic:blipFill>
                  <pic:spPr bwMode="auto">
                    <a:xfrm>
                      <a:off x="0" y="0"/>
                      <a:ext cx="6307242" cy="4455902"/>
                    </a:xfrm>
                    <a:prstGeom prst="rect">
                      <a:avLst/>
                    </a:prstGeom>
                    <a:ln>
                      <a:noFill/>
                    </a:ln>
                    <a:extLst>
                      <a:ext uri="{53640926-AAD7-44D8-BBD7-CCE9431645EC}">
                        <a14:shadowObscured xmlns:a14="http://schemas.microsoft.com/office/drawing/2010/main"/>
                      </a:ext>
                    </a:extLst>
                  </pic:spPr>
                </pic:pic>
              </a:graphicData>
            </a:graphic>
          </wp:inline>
        </w:drawing>
      </w:r>
    </w:p>
    <w:p w14:paraId="16010E33" w14:textId="77777777" w:rsidR="00CF5D1A" w:rsidRPr="0016288C" w:rsidRDefault="00CF5D1A" w:rsidP="00CF5D1A">
      <w:pPr>
        <w:pStyle w:val="Caption"/>
        <w:rPr>
          <w:rFonts w:ascii="Times New Roman" w:hAnsi="Times New Roman" w:cs="Times New Roman"/>
          <w:color w:val="000000" w:themeColor="text1"/>
        </w:rPr>
      </w:pPr>
      <w:bookmarkStart w:id="15" w:name="_Ref534405156"/>
      <w:r w:rsidRPr="0016288C">
        <w:rPr>
          <w:rFonts w:ascii="Times New Roman" w:hAnsi="Times New Roman" w:cs="Times New Roman"/>
          <w:color w:val="000000" w:themeColor="text1"/>
        </w:rPr>
        <w:t xml:space="preserve">Figure </w:t>
      </w:r>
      <w:bookmarkEnd w:id="15"/>
      <w:r w:rsidRPr="0016288C">
        <w:rPr>
          <w:rFonts w:ascii="Times New Roman" w:hAnsi="Times New Roman" w:cs="Times New Roman"/>
          <w:noProof/>
          <w:color w:val="000000" w:themeColor="text1"/>
        </w:rPr>
        <w:t>C1</w:t>
      </w:r>
      <w:r w:rsidRPr="0016288C">
        <w:rPr>
          <w:rFonts w:ascii="Times New Roman" w:hAnsi="Times New Roman" w:cs="Times New Roman"/>
          <w:color w:val="000000" w:themeColor="text1"/>
        </w:rPr>
        <w:t xml:space="preserve">: Relative importance of each variable in predicting plot-level soil moisture. </w:t>
      </w:r>
      <w:commentRangeStart w:id="16"/>
      <w:r w:rsidRPr="0016288C">
        <w:rPr>
          <w:rFonts w:ascii="Times New Roman" w:hAnsi="Times New Roman" w:cs="Times New Roman"/>
          <w:color w:val="000000" w:themeColor="text1"/>
        </w:rPr>
        <w:t>Gabrielle can you unpack each variable name in this caption?</w:t>
      </w:r>
      <w:commentRangeEnd w:id="16"/>
      <w:r w:rsidRPr="0016288C">
        <w:rPr>
          <w:rStyle w:val="CommentReference"/>
          <w:i w:val="0"/>
          <w:iCs w:val="0"/>
          <w:color w:val="000000" w:themeColor="text1"/>
        </w:rPr>
        <w:commentReference w:id="16"/>
      </w:r>
    </w:p>
    <w:p w14:paraId="418A678F"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18658" cy="2969217"/>
                    </a:xfrm>
                    <a:prstGeom prst="rect">
                      <a:avLst/>
                    </a:prstGeom>
                  </pic:spPr>
                </pic:pic>
              </a:graphicData>
            </a:graphic>
          </wp:inline>
        </w:drawing>
      </w:r>
    </w:p>
    <w:p w14:paraId="0AD31611" w14:textId="77777777" w:rsidR="00CF5D1A" w:rsidRPr="0016288C" w:rsidRDefault="00CF5D1A" w:rsidP="00CF5D1A">
      <w:pPr>
        <w:pStyle w:val="Caption"/>
        <w:rPr>
          <w:rFonts w:ascii="Times New Roman" w:hAnsi="Times New Roman" w:cs="Times New Roman"/>
          <w:color w:val="000000" w:themeColor="text1"/>
        </w:rPr>
      </w:pPr>
      <w:bookmarkStart w:id="17" w:name="_Ref189030"/>
      <w:r w:rsidRPr="0016288C">
        <w:rPr>
          <w:rFonts w:ascii="Times New Roman" w:hAnsi="Times New Roman" w:cs="Times New Roman"/>
          <w:color w:val="000000" w:themeColor="text1"/>
        </w:rPr>
        <w:t xml:space="preserve">Figure </w:t>
      </w:r>
      <w:bookmarkEnd w:id="17"/>
      <w:r w:rsidRPr="0016288C">
        <w:rPr>
          <w:rFonts w:ascii="Times New Roman" w:hAnsi="Times New Roman" w:cs="Times New Roman"/>
          <w:noProof/>
          <w:color w:val="000000" w:themeColor="text1"/>
        </w:rPr>
        <w:t>C2</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916" cy="2960909"/>
                    </a:xfrm>
                    <a:prstGeom prst="rect">
                      <a:avLst/>
                    </a:prstGeom>
                  </pic:spPr>
                </pic:pic>
              </a:graphicData>
            </a:graphic>
          </wp:inline>
        </w:drawing>
      </w:r>
    </w:p>
    <w:p w14:paraId="54E677DE" w14:textId="77777777" w:rsidR="00CF5D1A" w:rsidRPr="0016288C" w:rsidRDefault="00CF5D1A" w:rsidP="00CF5D1A">
      <w:pPr>
        <w:pStyle w:val="Caption"/>
        <w:rPr>
          <w:rFonts w:ascii="Times New Roman" w:hAnsi="Times New Roman" w:cs="Times New Roman"/>
          <w:color w:val="000000" w:themeColor="text1"/>
        </w:rPr>
      </w:pPr>
      <w:bookmarkStart w:id="18" w:name="_Ref2328677"/>
      <w:r w:rsidRPr="0016288C">
        <w:rPr>
          <w:rFonts w:ascii="Times New Roman" w:hAnsi="Times New Roman" w:cs="Times New Roman"/>
          <w:color w:val="000000" w:themeColor="text1"/>
        </w:rPr>
        <w:t xml:space="preserve">Figure </w:t>
      </w:r>
      <w:bookmarkEnd w:id="18"/>
      <w:r w:rsidRPr="0016288C">
        <w:rPr>
          <w:rFonts w:ascii="Times New Roman" w:hAnsi="Times New Roman" w:cs="Times New Roman"/>
          <w:noProof/>
          <w:color w:val="000000" w:themeColor="text1"/>
        </w:rPr>
        <w:t>C3</w:t>
      </w:r>
      <w:r w:rsidRPr="0016288C">
        <w:rPr>
          <w:rFonts w:ascii="Times New Roman" w:hAnsi="Times New Roman" w:cs="Times New Roman"/>
          <w:color w:val="000000" w:themeColor="text1"/>
        </w:rPr>
        <w:t>. Errors in predicting SLB soil moisture using a model trained on SLB data (grey) and on ICB data (red).</w:t>
      </w:r>
    </w:p>
    <w:p w14:paraId="28915957" w14:textId="77777777" w:rsidR="00CF5D1A" w:rsidRPr="0016288C" w:rsidRDefault="00CF5D1A" w:rsidP="00CF5D1A">
      <w:pPr>
        <w:spacing w:line="480" w:lineRule="auto"/>
        <w:rPr>
          <w:rFonts w:ascii="Times New Roman" w:hAnsi="Times New Roman" w:cs="Times New Roman"/>
          <w:color w:val="000000" w:themeColor="text1"/>
        </w:rPr>
      </w:pPr>
    </w:p>
    <w:sectPr w:rsidR="00CF5D1A" w:rsidRPr="0016288C"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ens Stevens" w:date="2019-03-10T17:04:00Z" w:initials="JS">
    <w:p w14:paraId="62ECFD6A" w14:textId="77777777" w:rsidR="00CF5D1A" w:rsidRDefault="00CF5D1A" w:rsidP="00CF5D1A">
      <w:pPr>
        <w:pStyle w:val="CommentText"/>
      </w:pPr>
      <w:r>
        <w:rPr>
          <w:rStyle w:val="CommentReference"/>
        </w:rPr>
        <w:annotationRef/>
      </w:r>
      <w:r>
        <w:t>Katya, these post-Empire Fire plots are really cool, but I wonder if we want to save them for a subsequent paper that goes into the Empire Fire effects in more detail? I think this paper is more Sugarloaf-focused.</w:t>
      </w:r>
    </w:p>
  </w:comment>
  <w:comment w:id="1" w:author="Jens Stevens" w:date="2019-03-10T17:05:00Z" w:initials="JS">
    <w:p w14:paraId="38C2BEAC" w14:textId="77777777" w:rsidR="00CF5D1A" w:rsidRDefault="00CF5D1A" w:rsidP="00CF5D1A">
      <w:pPr>
        <w:pStyle w:val="CommentText"/>
      </w:pPr>
      <w:r>
        <w:rPr>
          <w:rStyle w:val="CommentReference"/>
        </w:rPr>
        <w:annotationRef/>
      </w:r>
      <w:r>
        <w:t xml:space="preserve">I suggest removing this Figure and saving for a future </w:t>
      </w:r>
      <w:proofErr w:type="gramStart"/>
      <w:r>
        <w:t>paper .</w:t>
      </w:r>
      <w:proofErr w:type="gramEnd"/>
      <w:r>
        <w:t xml:space="preserve"> </w:t>
      </w:r>
    </w:p>
  </w:comment>
  <w:comment w:id="4" w:author="Jens Stevens" w:date="2019-03-10T17:06:00Z" w:initials="JS">
    <w:p w14:paraId="2219AD4B" w14:textId="77777777" w:rsidR="00CF5D1A" w:rsidRDefault="00CF5D1A" w:rsidP="00CF5D1A">
      <w:pPr>
        <w:pStyle w:val="CommentText"/>
      </w:pPr>
      <w:r>
        <w:rPr>
          <w:rStyle w:val="CommentReference"/>
        </w:rPr>
        <w:annotationRef/>
      </w:r>
      <w:r>
        <w:t xml:space="preserve">I’m still not sure how to reconcile the deeper snow at SCB given our claim from the </w:t>
      </w:r>
      <w:proofErr w:type="spellStart"/>
      <w:r>
        <w:t>precip</w:t>
      </w:r>
      <w:proofErr w:type="spellEnd"/>
      <w:r>
        <w:t xml:space="preserve"> and streamflow data that it is a drier site… I would suspect lower SWE, but that was never measured at SCB…</w:t>
      </w:r>
    </w:p>
  </w:comment>
  <w:comment w:id="7" w:author="Gabrielle Boisrame" w:date="2019-01-07T10:03:00Z" w:initials="GB">
    <w:p w14:paraId="4E19E3CC" w14:textId="77777777" w:rsidR="00CF5D1A" w:rsidRDefault="00CF5D1A" w:rsidP="00CF5D1A">
      <w:pPr>
        <w:pStyle w:val="CommentText"/>
      </w:pPr>
      <w:r>
        <w:rPr>
          <w:rStyle w:val="CommentReference"/>
        </w:rPr>
        <w:annotationRef/>
      </w:r>
      <w:r>
        <w:t>Please clarify how you are measuring snow melt here. Is it just a decrease in snowpack depth?</w:t>
      </w:r>
    </w:p>
  </w:comment>
  <w:comment w:id="8" w:author="Ekaterina Rakhmatulina" w:date="2019-01-04T19:48:00Z" w:initials="ER">
    <w:p w14:paraId="5244E2DF" w14:textId="77777777" w:rsidR="00CF5D1A" w:rsidRDefault="00CF5D1A" w:rsidP="00CF5D1A">
      <w:pPr>
        <w:pStyle w:val="CommentText"/>
      </w:pPr>
      <w:r>
        <w:rPr>
          <w:rStyle w:val="CommentReference"/>
        </w:rPr>
        <w:annotationRef/>
      </w:r>
      <w:r>
        <w:t>Check with the closest snow survey. But this will not change much of the results either way.</w:t>
      </w:r>
    </w:p>
  </w:comment>
  <w:comment w:id="9" w:author="Gabrielle Boisrame" w:date="2019-01-09T16:37:00Z" w:initials="GB">
    <w:p w14:paraId="37C07614" w14:textId="77777777" w:rsidR="00CF5D1A" w:rsidRDefault="00CF5D1A"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CF5D1A" w:rsidRDefault="00CF5D1A" w:rsidP="00CF5D1A">
      <w:pPr>
        <w:pStyle w:val="CommentText"/>
      </w:pPr>
    </w:p>
  </w:comment>
  <w:comment w:id="10" w:author="Ekaterina Rakhmatulina" w:date="2019-02-08T18:17:00Z" w:initials="ER">
    <w:p w14:paraId="31D03225" w14:textId="77777777" w:rsidR="00CF5D1A" w:rsidRDefault="00CF5D1A" w:rsidP="00CF5D1A">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11" w:author="Jens Stevens" w:date="2019-03-14T15:22:00Z" w:initials="JS">
    <w:p w14:paraId="4D6FDD6E" w14:textId="1EFCC714" w:rsidR="00494297" w:rsidRDefault="00494297">
      <w:pPr>
        <w:pStyle w:val="CommentText"/>
      </w:pPr>
      <w:r>
        <w:rPr>
          <w:rStyle w:val="CommentReference"/>
        </w:rPr>
        <w:annotationRef/>
      </w:r>
      <w:r>
        <w:t xml:space="preserve">Flagging this for additional follow-up </w:t>
      </w:r>
      <w:proofErr w:type="spellStart"/>
      <w:r>
        <w:t>betweek</w:t>
      </w:r>
      <w:proofErr w:type="spellEnd"/>
      <w:r>
        <w:t xml:space="preserve"> G+K; we still might want to incorporate the Rowell Meadow density data (and let it vary temporally).</w:t>
      </w:r>
    </w:p>
  </w:comment>
  <w:comment w:id="6" w:author="Ekaterina Rakhmatulina" w:date="2019-01-03T17:17:00Z" w:initials="ER">
    <w:p w14:paraId="1B2084CB" w14:textId="77777777" w:rsidR="00CF5D1A" w:rsidRDefault="00CF5D1A"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2" w:author="Jens Stevens" w:date="2019-03-14T15:38:00Z" w:initials="JS">
    <w:p w14:paraId="1F6D57AE" w14:textId="354B545C" w:rsidR="009B1A20" w:rsidRDefault="009B1A20">
      <w:pPr>
        <w:pStyle w:val="CommentText"/>
      </w:pPr>
      <w:r>
        <w:rPr>
          <w:rStyle w:val="CommentReference"/>
        </w:rPr>
        <w:annotationRef/>
      </w:r>
      <w:r>
        <w:t>How did you deal with this?</w:t>
      </w:r>
    </w:p>
  </w:comment>
  <w:comment w:id="16" w:author="Jens Stevens" w:date="2019-03-10T17:12:00Z" w:initials="JS">
    <w:p w14:paraId="499320EF" w14:textId="77777777" w:rsidR="00CF5D1A" w:rsidRDefault="00CF5D1A" w:rsidP="00CF5D1A">
      <w:pPr>
        <w:pStyle w:val="CommentText"/>
      </w:pPr>
      <w:r>
        <w:rPr>
          <w:rStyle w:val="CommentReference"/>
        </w:rPr>
        <w:annotationRef/>
      </w:r>
      <w:r>
        <w:t>For Gabriel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ECFD6A" w15:done="0"/>
  <w15:commentEx w15:paraId="38C2BEAC"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1F6D57AE" w15:done="0"/>
  <w15:commentEx w15:paraId="499320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ECFD6A" w16cid:durableId="202FC20D"/>
  <w16cid:commentId w16cid:paraId="38C2BEAC" w16cid:durableId="202FC24D"/>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1F6D57AE" w16cid:durableId="2034F3E0"/>
  <w16cid:commentId w16cid:paraId="499320EF" w16cid:durableId="202FC3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s Stevens">
    <w15:presenceInfo w15:providerId="None" w15:userId="Jens Stevens"/>
  </w15:person>
  <w15:person w15:author="Gabrielle Boisrame">
    <w15:presenceInfo w15:providerId="AD" w15:userId="S-1-5-21-2983108227-3104936336-457092868-27413"/>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record-ids&gt;&lt;/item&gt;&lt;/Libraries&gt;"/>
  </w:docVars>
  <w:rsids>
    <w:rsidRoot w:val="00CF5D1A"/>
    <w:rsid w:val="00073B35"/>
    <w:rsid w:val="000F21B7"/>
    <w:rsid w:val="0016288C"/>
    <w:rsid w:val="001668F1"/>
    <w:rsid w:val="00292D5F"/>
    <w:rsid w:val="002B0A1B"/>
    <w:rsid w:val="002E3130"/>
    <w:rsid w:val="00335C43"/>
    <w:rsid w:val="00385DE6"/>
    <w:rsid w:val="003B4FA9"/>
    <w:rsid w:val="003C70D5"/>
    <w:rsid w:val="004225F2"/>
    <w:rsid w:val="00431E74"/>
    <w:rsid w:val="00441D44"/>
    <w:rsid w:val="0045798E"/>
    <w:rsid w:val="00490CF8"/>
    <w:rsid w:val="00494297"/>
    <w:rsid w:val="00503803"/>
    <w:rsid w:val="00510998"/>
    <w:rsid w:val="00512CA7"/>
    <w:rsid w:val="00540299"/>
    <w:rsid w:val="0059455A"/>
    <w:rsid w:val="005C57E6"/>
    <w:rsid w:val="005C5E99"/>
    <w:rsid w:val="005D1C42"/>
    <w:rsid w:val="005E06EB"/>
    <w:rsid w:val="00603013"/>
    <w:rsid w:val="0062731F"/>
    <w:rsid w:val="0062769E"/>
    <w:rsid w:val="00666AF0"/>
    <w:rsid w:val="006C1817"/>
    <w:rsid w:val="006E1EAA"/>
    <w:rsid w:val="006F395B"/>
    <w:rsid w:val="00753FBB"/>
    <w:rsid w:val="007A3A61"/>
    <w:rsid w:val="007B375B"/>
    <w:rsid w:val="0088600D"/>
    <w:rsid w:val="008A63EB"/>
    <w:rsid w:val="00914AD8"/>
    <w:rsid w:val="009B1A20"/>
    <w:rsid w:val="009B5AB5"/>
    <w:rsid w:val="009F6C63"/>
    <w:rsid w:val="00A23110"/>
    <w:rsid w:val="00A57443"/>
    <w:rsid w:val="00A867B5"/>
    <w:rsid w:val="00AF0E1F"/>
    <w:rsid w:val="00B91C1C"/>
    <w:rsid w:val="00BB3E45"/>
    <w:rsid w:val="00BF68B0"/>
    <w:rsid w:val="00C31BA2"/>
    <w:rsid w:val="00C4579B"/>
    <w:rsid w:val="00C55898"/>
    <w:rsid w:val="00C934CE"/>
    <w:rsid w:val="00CF5D1A"/>
    <w:rsid w:val="00D1115A"/>
    <w:rsid w:val="00D6377B"/>
    <w:rsid w:val="00DB2AE6"/>
    <w:rsid w:val="00DC0C89"/>
    <w:rsid w:val="00DD1691"/>
    <w:rsid w:val="00E218F9"/>
    <w:rsid w:val="00E64D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0F58"/>
  <w15:chartTrackingRefBased/>
  <w15:docId w15:val="{859AD557-B9F8-4F4D-8D9E-E53634F64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5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microsoft.com/office/2011/relationships/people" Target="people.xml"/><Relationship Id="rId3" Type="http://schemas.openxmlformats.org/officeDocument/2006/relationships/webSettings" Target="web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5.png"/><Relationship Id="rId24" Type="http://schemas.openxmlformats.org/officeDocument/2006/relationships/image" Target="media/image18.png"/><Relationship Id="rId5" Type="http://schemas.microsoft.com/office/2011/relationships/commentsExtended" Target="commentsExtended.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comments" Target="commen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4</Pages>
  <Words>1727</Words>
  <Characters>9847</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5</cp:revision>
  <dcterms:created xsi:type="dcterms:W3CDTF">2019-03-11T03:53:00Z</dcterms:created>
  <dcterms:modified xsi:type="dcterms:W3CDTF">2019-03-14T23:36:00Z</dcterms:modified>
</cp:coreProperties>
</file>